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E81978" w:rsidP="00B823AA">
      <w:pPr>
        <w:pStyle w:val="Title2"/>
      </w:pPr>
    </w:p>
    <w:p w:rsidR="00E81978" w:rsidRDefault="00E81978"/>
    <w:p w:rsidR="007F064E" w:rsidRDefault="007F064E" w:rsidP="002F170D"/>
    <w:p w:rsidR="00B02434" w:rsidRPr="00D70916" w:rsidRDefault="00B02434" w:rsidP="00B02434">
      <w:pPr>
        <w:jc w:val="both"/>
        <w:rPr>
          <w:rFonts w:ascii="Times New Roman" w:hAnsi="Times New Roman" w:cs="Times New Roman"/>
        </w:rPr>
      </w:pPr>
    </w:p>
    <w:p w:rsidR="00B02434" w:rsidRDefault="00B02434" w:rsidP="00303CA5">
      <w:pPr>
        <w:ind w:left="720" w:firstLine="0"/>
        <w:jc w:val="center"/>
      </w:pPr>
    </w:p>
    <w:p w:rsidR="00FC60EC" w:rsidRDefault="00FC60EC" w:rsidP="00303CA5">
      <w:pPr>
        <w:ind w:left="720" w:firstLine="0"/>
        <w:jc w:val="center"/>
      </w:pPr>
    </w:p>
    <w:p w:rsidR="00FC60EC" w:rsidRPr="00303CA5" w:rsidRDefault="00FC60EC" w:rsidP="00303CA5">
      <w:pPr>
        <w:ind w:left="720" w:firstLine="0"/>
        <w:jc w:val="center"/>
      </w:pPr>
    </w:p>
    <w:p w:rsidR="00303CA5" w:rsidRPr="00303CA5" w:rsidRDefault="00104C8F" w:rsidP="00303CA5">
      <w:pPr>
        <w:ind w:left="720" w:firstLine="0"/>
        <w:jc w:val="center"/>
      </w:pPr>
      <w:r w:rsidRPr="00303CA5">
        <w:t>White Collar Crime</w:t>
      </w:r>
    </w:p>
    <w:p w:rsidR="00303CA5" w:rsidRPr="00303CA5" w:rsidRDefault="00104C8F" w:rsidP="00303CA5">
      <w:pPr>
        <w:ind w:left="720" w:firstLine="0"/>
        <w:jc w:val="center"/>
      </w:pPr>
      <w:r w:rsidRPr="00303CA5">
        <w:t>Author name</w:t>
      </w:r>
    </w:p>
    <w:p w:rsidR="00303CA5" w:rsidRPr="00303CA5" w:rsidRDefault="00104C8F" w:rsidP="00303CA5">
      <w:pPr>
        <w:ind w:left="720" w:firstLine="0"/>
        <w:jc w:val="center"/>
      </w:pPr>
      <w:r w:rsidRPr="00303CA5">
        <w:t>Affiliations</w:t>
      </w:r>
    </w:p>
    <w:p w:rsidR="00B02434" w:rsidRPr="00303CA5" w:rsidRDefault="00B02434" w:rsidP="00303CA5">
      <w:pPr>
        <w:ind w:left="720" w:firstLine="0"/>
        <w:jc w:val="cente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B02434" w:rsidRDefault="00B02434" w:rsidP="000253E5">
      <w:pPr>
        <w:ind w:firstLine="0"/>
        <w:jc w:val="both"/>
        <w:rPr>
          <w:rFonts w:ascii="Times New Roman" w:hAnsi="Times New Roman" w:cs="Times New Roman"/>
        </w:rPr>
      </w:pPr>
      <w:bookmarkStart w:id="0" w:name="_GoBack"/>
      <w:bookmarkEnd w:id="0"/>
    </w:p>
    <w:p w:rsidR="00B02434" w:rsidRDefault="00B02434" w:rsidP="00B02434">
      <w:pPr>
        <w:jc w:val="both"/>
        <w:rPr>
          <w:rFonts w:ascii="Times New Roman" w:hAnsi="Times New Roman" w:cs="Times New Roman"/>
        </w:rPr>
      </w:pPr>
    </w:p>
    <w:p w:rsidR="00203969" w:rsidRPr="004E75C4" w:rsidRDefault="00104C8F" w:rsidP="00203969">
      <w:pPr>
        <w:spacing w:line="240" w:lineRule="auto"/>
      </w:pPr>
      <w:r w:rsidRPr="004E76E3">
        <w:tab/>
      </w:r>
    </w:p>
    <w:p w:rsidR="00203969" w:rsidRPr="00746DFB" w:rsidRDefault="00104C8F" w:rsidP="00203969">
      <w:pPr>
        <w:ind w:firstLine="0"/>
        <w:rPr>
          <w:rFonts w:ascii="Times New Roman" w:hAnsi="Times New Roman" w:cs="Times New Roman"/>
          <w:b/>
        </w:rPr>
      </w:pPr>
      <w:r w:rsidRPr="00746DFB">
        <w:rPr>
          <w:rFonts w:ascii="Times New Roman" w:hAnsi="Times New Roman" w:cs="Times New Roman"/>
          <w:b/>
        </w:rPr>
        <w:t>1.</w:t>
      </w:r>
    </w:p>
    <w:p w:rsidR="00203969" w:rsidRDefault="00104C8F" w:rsidP="00203969">
      <w:pPr>
        <w:rPr>
          <w:rFonts w:ascii="Times New Roman" w:hAnsi="Times New Roman" w:cs="Times New Roman"/>
        </w:rPr>
      </w:pPr>
      <w:r w:rsidRPr="00504907">
        <w:rPr>
          <w:rFonts w:ascii="Times New Roman" w:hAnsi="Times New Roman" w:cs="Times New Roman"/>
        </w:rPr>
        <w:t xml:space="preserve"> </w:t>
      </w:r>
      <w:r>
        <w:rPr>
          <w:rFonts w:ascii="Times New Roman" w:hAnsi="Times New Roman" w:cs="Times New Roman"/>
        </w:rPr>
        <w:t>White c</w:t>
      </w:r>
      <w:r w:rsidRPr="00504907">
        <w:rPr>
          <w:rFonts w:ascii="Times New Roman" w:hAnsi="Times New Roman" w:cs="Times New Roman"/>
        </w:rPr>
        <w:t>ollar crimes can be analyzed with the 8 core themes; concept, offender, organiz</w:t>
      </w:r>
      <w:r>
        <w:rPr>
          <w:rFonts w:ascii="Times New Roman" w:hAnsi="Times New Roman" w:cs="Times New Roman"/>
        </w:rPr>
        <w:t>ation, choice, opportunity, con</w:t>
      </w:r>
      <w:r w:rsidRPr="00504907">
        <w:rPr>
          <w:rFonts w:ascii="Times New Roman" w:hAnsi="Times New Roman" w:cs="Times New Roman"/>
        </w:rPr>
        <w:t>text, costs, and control</w:t>
      </w:r>
      <w:r w:rsidR="007B5D65">
        <w:rPr>
          <w:rFonts w:ascii="Times New Roman" w:hAnsi="Times New Roman" w:cs="Times New Roman"/>
        </w:rPr>
        <w:t xml:space="preserve"> </w:t>
      </w:r>
      <w:r w:rsidR="007B5D65">
        <w:rPr>
          <w:rFonts w:ascii="Times New Roman" w:hAnsi="Times New Roman" w:cs="Times New Roman"/>
        </w:rPr>
        <w:fldChar w:fldCharType="begin"/>
      </w:r>
      <w:r w:rsidR="007B5D65">
        <w:rPr>
          <w:rFonts w:ascii="Times New Roman" w:hAnsi="Times New Roman" w:cs="Times New Roman"/>
        </w:rPr>
        <w:instrText xml:space="preserve"> ADDIN ZOTERO_ITEM CSL_CITATION {"citationID":"XgVBjV7Q","properties":{"formattedCitation":"(Van Slyke, Benson, &amp; Cullen, 2016)","plainCitation":"(Van Slyke, Benson, &amp; Cullen, 2016)","noteIndex":0},"citationItems":[{"id":2260,"uris":["http://zotero.org/users/local/KZl8ZL3A/items/Q4MG92LK"],"uri":["http://zotero.org/users/local/KZl8ZL3A/items/Q4MG92LK"],"itemData":{"id":2260,"type":"book","title":"The Oxford handbook of white-collar crime","publisher":"Oxford University Press","ISBN":"0-19-049521-9","author":[{"family":"Van Slyke","given":"Shanna R."},{"family":"Benson","given":"Michael L."},{"family":"Cullen","given":"Francis T."}],"issued":{"date-parts":[["2016"]]}}}],"schema":"https://github.com/citation-style-language/schema/raw/master/csl-citation.json"} </w:instrText>
      </w:r>
      <w:r w:rsidR="007B5D65">
        <w:rPr>
          <w:rFonts w:ascii="Times New Roman" w:hAnsi="Times New Roman" w:cs="Times New Roman"/>
        </w:rPr>
        <w:fldChar w:fldCharType="separate"/>
      </w:r>
      <w:r w:rsidR="007B5D65" w:rsidRPr="007B5D65">
        <w:rPr>
          <w:rFonts w:ascii="Times New Roman" w:hAnsi="Times New Roman" w:cs="Times New Roman"/>
        </w:rPr>
        <w:t>(Van Slyke, Benson, &amp; Cullen, 2016)</w:t>
      </w:r>
      <w:r w:rsidR="007B5D65">
        <w:rPr>
          <w:rFonts w:ascii="Times New Roman" w:hAnsi="Times New Roman" w:cs="Times New Roman"/>
        </w:rPr>
        <w:fldChar w:fldCharType="end"/>
      </w:r>
      <w:r w:rsidRPr="00504907">
        <w:rPr>
          <w:rFonts w:ascii="Times New Roman" w:hAnsi="Times New Roman" w:cs="Times New Roman"/>
        </w:rPr>
        <w:t>. The concept refers to the understanding of white crime in society. Edwin Sutherland first coined the term white-collar crime in 1939</w:t>
      </w:r>
      <w:r w:rsidR="007B5D65">
        <w:rPr>
          <w:rFonts w:ascii="Times New Roman" w:hAnsi="Times New Roman" w:cs="Times New Roman"/>
        </w:rPr>
        <w:t xml:space="preserve"> </w:t>
      </w:r>
      <w:r w:rsidR="007B5D65">
        <w:rPr>
          <w:rFonts w:ascii="Times New Roman" w:hAnsi="Times New Roman" w:cs="Times New Roman"/>
        </w:rPr>
        <w:fldChar w:fldCharType="begin"/>
      </w:r>
      <w:r w:rsidR="007B5D65">
        <w:rPr>
          <w:rFonts w:ascii="Times New Roman" w:hAnsi="Times New Roman" w:cs="Times New Roman"/>
        </w:rPr>
        <w:instrText xml:space="preserve"> ADDIN ZOTERO_ITEM CSL_CITATION {"citationID":"7CDqx9sE","properties":{"formattedCitation":"(\\uc0\\u8220{}The Business of White Collar Crime,\\uc0\\u8221{} 2013)","plainCitation":"(“The Business of White Collar Crime,” 2013)","noteIndex":0},"citationItems":[{"id":2259,"uris":["http://zotero.org/users/local/KZl8ZL3A/items/9HZ8S8M9"],"uri":["http://zotero.org/users/local/KZl8ZL3A/items/9HZ8S8M9"],"itemData":{"id":2259,"type":"webpage","title":"The Business of White Collar Crime","URL":"https://www.youtube.com/watch?v=MEoYxQgYT2w","issued":{"date-parts":[["2013"]]}}}],"schema":"https://github.com/citation-style-language/schema/raw/master/csl-citation.json"} </w:instrText>
      </w:r>
      <w:r w:rsidR="007B5D65">
        <w:rPr>
          <w:rFonts w:ascii="Times New Roman" w:hAnsi="Times New Roman" w:cs="Times New Roman"/>
        </w:rPr>
        <w:fldChar w:fldCharType="separate"/>
      </w:r>
      <w:r w:rsidR="007B5D65" w:rsidRPr="007B5D65">
        <w:rPr>
          <w:rFonts w:ascii="Times New Roman" w:hAnsi="Times New Roman" w:cs="Times New Roman"/>
        </w:rPr>
        <w:t>(“The Business of White Collar Crime,” 2013)</w:t>
      </w:r>
      <w:r w:rsidR="007B5D65">
        <w:rPr>
          <w:rFonts w:ascii="Times New Roman" w:hAnsi="Times New Roman" w:cs="Times New Roman"/>
        </w:rPr>
        <w:fldChar w:fldCharType="end"/>
      </w:r>
      <w:r w:rsidRPr="00504907">
        <w:rPr>
          <w:rFonts w:ascii="Times New Roman" w:hAnsi="Times New Roman" w:cs="Times New Roman"/>
        </w:rPr>
        <w:t>. It is a crime committed by a person of decency and high</w:t>
      </w:r>
      <w:r w:rsidRPr="00504907">
        <w:rPr>
          <w:rFonts w:ascii="Times New Roman" w:hAnsi="Times New Roman" w:cs="Times New Roman"/>
        </w:rPr>
        <w:t xml:space="preserve"> social status while performing his professional duties. Broadly, it refers to the economic crimes that encompass deception</w:t>
      </w:r>
      <w:r w:rsidR="007C1569">
        <w:rPr>
          <w:rFonts w:ascii="Times New Roman" w:hAnsi="Times New Roman" w:cs="Times New Roman"/>
        </w:rPr>
        <w:t xml:space="preserve"> </w:t>
      </w:r>
      <w:r w:rsidR="007C1569">
        <w:rPr>
          <w:rFonts w:ascii="Times New Roman" w:hAnsi="Times New Roman" w:cs="Times New Roman"/>
        </w:rPr>
        <w:fldChar w:fldCharType="begin"/>
      </w:r>
      <w:r w:rsidR="007C1569">
        <w:rPr>
          <w:rFonts w:ascii="Times New Roman" w:hAnsi="Times New Roman" w:cs="Times New Roman"/>
        </w:rPr>
        <w:instrText xml:space="preserve"> ADDIN ZOTERO_ITEM CSL_CITATION {"citationID":"6Bya20XC","properties":{"formattedCitation":"(\\uc0\\u8220{}The Business of White Collar Crime,\\uc0\\u8221{} 2013)","plainCitation":"(“The Business of White Collar Crime,” 2013)","noteIndex":0},"citationItems":[{"id":2259,"uris":["http://zotero.org/users/local/KZl8ZL3A/items/9HZ8S8M9"],"uri":["http://zotero.org/users/local/KZl8ZL3A/items/9HZ8S8M9"],"itemData":{"id":2259,"type":"webpage","title":"The Business of White Collar Crime","URL":"https://www.youtube.com/watch?v=MEoYxQgYT2w","issued":{"date-parts":[["2013"]]}}}],"schema":"https://github.com/citation-style-language/schema/raw/master/csl-citation.json"} </w:instrText>
      </w:r>
      <w:r w:rsidR="007C1569">
        <w:rPr>
          <w:rFonts w:ascii="Times New Roman" w:hAnsi="Times New Roman" w:cs="Times New Roman"/>
        </w:rPr>
        <w:fldChar w:fldCharType="separate"/>
      </w:r>
      <w:r w:rsidR="007C1569" w:rsidRPr="007C1569">
        <w:rPr>
          <w:rFonts w:ascii="Times New Roman" w:hAnsi="Times New Roman" w:cs="Times New Roman"/>
        </w:rPr>
        <w:t>(“The Business of White Collar Crime,” 2013)</w:t>
      </w:r>
      <w:r w:rsidR="007C1569">
        <w:rPr>
          <w:rFonts w:ascii="Times New Roman" w:hAnsi="Times New Roman" w:cs="Times New Roman"/>
        </w:rPr>
        <w:fldChar w:fldCharType="end"/>
      </w:r>
      <w:r w:rsidRPr="00504907">
        <w:rPr>
          <w:rFonts w:ascii="Times New Roman" w:hAnsi="Times New Roman" w:cs="Times New Roman"/>
        </w:rPr>
        <w:t xml:space="preserve">. The retributions and motives of these people are different from street criminals. Therefore, its offenders are elite members of the corporate and political power. With their economic and </w:t>
      </w:r>
      <w:r w:rsidRPr="00504907">
        <w:rPr>
          <w:rFonts w:ascii="Times New Roman" w:hAnsi="Times New Roman" w:cs="Times New Roman"/>
        </w:rPr>
        <w:t>political power, they affect the financial well-being of people.</w:t>
      </w:r>
    </w:p>
    <w:p w:rsidR="00203969" w:rsidRDefault="00104C8F" w:rsidP="00203969">
      <w:pPr>
        <w:rPr>
          <w:rFonts w:ascii="Times New Roman" w:hAnsi="Times New Roman" w:cs="Times New Roman"/>
        </w:rPr>
      </w:pPr>
      <w:r w:rsidRPr="00504907">
        <w:rPr>
          <w:rFonts w:ascii="Times New Roman" w:hAnsi="Times New Roman" w:cs="Times New Roman"/>
        </w:rPr>
        <w:t>Moreover, these people have specific choices that lead them to commit these crimes. For example, an accountant may comply with the company CEO to increase the demand, to recover the outcome b</w:t>
      </w:r>
      <w:r w:rsidRPr="00504907">
        <w:rPr>
          <w:rFonts w:ascii="Times New Roman" w:hAnsi="Times New Roman" w:cs="Times New Roman"/>
        </w:rPr>
        <w:t>efore the next quarterly report is due on Wall Street</w:t>
      </w:r>
      <w:r w:rsidR="007C1569">
        <w:rPr>
          <w:rFonts w:ascii="Times New Roman" w:hAnsi="Times New Roman" w:cs="Times New Roman"/>
        </w:rPr>
        <w:t xml:space="preserve"> </w:t>
      </w:r>
      <w:r w:rsidR="007C1569">
        <w:rPr>
          <w:rFonts w:ascii="Times New Roman" w:hAnsi="Times New Roman" w:cs="Times New Roman"/>
        </w:rPr>
        <w:fldChar w:fldCharType="begin"/>
      </w:r>
      <w:r w:rsidR="007B5D65">
        <w:rPr>
          <w:rFonts w:ascii="Times New Roman" w:hAnsi="Times New Roman" w:cs="Times New Roman"/>
        </w:rPr>
        <w:instrText xml:space="preserve"> ADDIN ZOTERO_ITEM CSL_CITATION {"citationID":"f5liNG38","properties":{"formattedCitation":"(Van Slyke et al., 2016)","plainCitation":"(Van Slyke et al., 2016)","noteIndex":0},"citationItems":[{"id":2260,"uris":["http://zotero.org/users/local/KZl8ZL3A/items/Q4MG92LK"],"uri":["http://zotero.org/users/local/KZl8ZL3A/items/Q4MG92LK"],"itemData":{"id":2260,"type":"book","title":"The Oxford handbook of white-collar crime","publisher":"Oxford University Press","ISBN":"0-19-049521-9","author":[{"family":"Van Slyke","given":"Shanna R."},{"family":"Benson","given":"Michael L."},{"family":"Cullen","given":"Francis T."}],"issued":{"date-parts":[["2016"]]}}}],"schema":"https://github.com/citation-style-language/schema/raw/master/csl-citation.json"} </w:instrText>
      </w:r>
      <w:r w:rsidR="007C1569">
        <w:rPr>
          <w:rFonts w:ascii="Times New Roman" w:hAnsi="Times New Roman" w:cs="Times New Roman"/>
        </w:rPr>
        <w:fldChar w:fldCharType="separate"/>
      </w:r>
      <w:r w:rsidR="007B5D65" w:rsidRPr="007B5D65">
        <w:rPr>
          <w:rFonts w:ascii="Times New Roman" w:hAnsi="Times New Roman" w:cs="Times New Roman"/>
        </w:rPr>
        <w:t>(Van Slyke et al., 2016)</w:t>
      </w:r>
      <w:r w:rsidR="007C1569">
        <w:rPr>
          <w:rFonts w:ascii="Times New Roman" w:hAnsi="Times New Roman" w:cs="Times New Roman"/>
        </w:rPr>
        <w:fldChar w:fldCharType="end"/>
      </w:r>
      <w:r w:rsidRPr="00504907">
        <w:rPr>
          <w:rFonts w:ascii="Times New Roman" w:hAnsi="Times New Roman" w:cs="Times New Roman"/>
        </w:rPr>
        <w:t xml:space="preserve">. </w:t>
      </w:r>
      <w:r>
        <w:rPr>
          <w:rFonts w:ascii="Times New Roman" w:hAnsi="Times New Roman" w:cs="Times New Roman"/>
        </w:rPr>
        <w:t xml:space="preserve">Here, the accountant has a choice of getting better financially by acceding to the CEO otherwise he will lose his job. </w:t>
      </w:r>
    </w:p>
    <w:p w:rsidR="00203969" w:rsidRDefault="00104C8F" w:rsidP="00203969">
      <w:pPr>
        <w:rPr>
          <w:rFonts w:ascii="Times New Roman" w:hAnsi="Times New Roman" w:cs="Times New Roman"/>
        </w:rPr>
      </w:pPr>
      <w:r w:rsidRPr="00504907">
        <w:rPr>
          <w:rFonts w:ascii="Times New Roman" w:hAnsi="Times New Roman" w:cs="Times New Roman"/>
        </w:rPr>
        <w:t>With this, there are organizations that are the source of setting that eff</w:t>
      </w:r>
      <w:r w:rsidRPr="00504907">
        <w:rPr>
          <w:rFonts w:ascii="Times New Roman" w:hAnsi="Times New Roman" w:cs="Times New Roman"/>
        </w:rPr>
        <w:t xml:space="preserve">ects </w:t>
      </w:r>
      <w:r w:rsidRPr="001D47C7">
        <w:rPr>
          <w:rFonts w:ascii="Times New Roman" w:hAnsi="Times New Roman" w:cs="Times New Roman"/>
        </w:rPr>
        <w:t>decision making. If the organization is monitoring employee performance with reference to ethical standards than any deviant behavior can prove to be costly</w:t>
      </w:r>
      <w:r w:rsidR="007B5D65">
        <w:rPr>
          <w:rFonts w:ascii="Times New Roman" w:hAnsi="Times New Roman" w:cs="Times New Roman"/>
        </w:rPr>
        <w:t xml:space="preserve"> </w:t>
      </w:r>
      <w:r w:rsidR="007B5D65">
        <w:rPr>
          <w:rFonts w:ascii="Times New Roman" w:hAnsi="Times New Roman" w:cs="Times New Roman"/>
        </w:rPr>
        <w:fldChar w:fldCharType="begin"/>
      </w:r>
      <w:r w:rsidR="007B5D65">
        <w:rPr>
          <w:rFonts w:ascii="Times New Roman" w:hAnsi="Times New Roman" w:cs="Times New Roman"/>
        </w:rPr>
        <w:instrText xml:space="preserve"> ADDIN ZOTERO_ITEM CSL_CITATION {"citationID":"yrJLeibP","properties":{"formattedCitation":"(Van Slyke et al., 2016)","plainCitation":"(Van Slyke et al., 2016)","noteIndex":0},"citationItems":[{"id":2260,"uris":["http://zotero.org/users/local/KZl8ZL3A/items/Q4MG92LK"],"uri":["http://zotero.org/users/local/KZl8ZL3A/items/Q4MG92LK"],"itemData":{"id":2260,"type":"book","title":"The Oxford handbook of white-collar crime","publisher":"Oxford University Press","ISBN":"0-19-049521-9","author":[{"family":"Van Slyke","given":"Shanna R."},{"family":"Benson","given":"Michael L."},{"family":"Cullen","given":"Francis T."}],"issued":{"date-parts":[["2016"]]}}}],"schema":"https://github.com/citation-style-language/schema/raw/master/csl-citation.json"} </w:instrText>
      </w:r>
      <w:r w:rsidR="007B5D65">
        <w:rPr>
          <w:rFonts w:ascii="Times New Roman" w:hAnsi="Times New Roman" w:cs="Times New Roman"/>
        </w:rPr>
        <w:fldChar w:fldCharType="separate"/>
      </w:r>
      <w:r w:rsidR="007B5D65" w:rsidRPr="007B5D65">
        <w:rPr>
          <w:rFonts w:ascii="Times New Roman" w:hAnsi="Times New Roman" w:cs="Times New Roman"/>
        </w:rPr>
        <w:t>(Van Slyke et al., 2016)</w:t>
      </w:r>
      <w:r w:rsidR="007B5D65">
        <w:rPr>
          <w:rFonts w:ascii="Times New Roman" w:hAnsi="Times New Roman" w:cs="Times New Roman"/>
        </w:rPr>
        <w:fldChar w:fldCharType="end"/>
      </w:r>
      <w:r w:rsidRPr="001D47C7">
        <w:rPr>
          <w:rFonts w:ascii="Times New Roman" w:hAnsi="Times New Roman" w:cs="Times New Roman"/>
        </w:rPr>
        <w:t>. The other important causal factor behind the white crime is the availability of opport</w:t>
      </w:r>
      <w:r w:rsidRPr="001D47C7">
        <w:rPr>
          <w:rFonts w:ascii="Times New Roman" w:hAnsi="Times New Roman" w:cs="Times New Roman"/>
        </w:rPr>
        <w:t xml:space="preserve">unities as they have legitimate admittance to the targets of their offenses. </w:t>
      </w:r>
    </w:p>
    <w:p w:rsidR="00203969" w:rsidRDefault="00104C8F" w:rsidP="007C1569">
      <w:pPr>
        <w:rPr>
          <w:rFonts w:ascii="Times New Roman" w:hAnsi="Times New Roman" w:cs="Times New Roman"/>
        </w:rPr>
      </w:pPr>
      <w:r w:rsidRPr="001D47C7">
        <w:rPr>
          <w:rFonts w:ascii="Times New Roman" w:hAnsi="Times New Roman" w:cs="Times New Roman"/>
        </w:rPr>
        <w:t>However, for the white collar crimes, a context is required such as political processes. Furthermore, white-collar offenders do consider costs associated with white collar crimes</w:t>
      </w:r>
      <w:r w:rsidRPr="001D47C7">
        <w:rPr>
          <w:rFonts w:ascii="Times New Roman" w:hAnsi="Times New Roman" w:cs="Times New Roman"/>
        </w:rPr>
        <w:t xml:space="preserve">. The </w:t>
      </w:r>
      <w:r w:rsidRPr="001D47C7">
        <w:rPr>
          <w:rFonts w:ascii="Times New Roman" w:hAnsi="Times New Roman" w:cs="Times New Roman"/>
        </w:rPr>
        <w:lastRenderedPageBreak/>
        <w:t>society also has less control over these crimes as these are difficult to detect as they are often cloaked as legitimate business activities.</w:t>
      </w:r>
      <w:r>
        <w:rPr>
          <w:rFonts w:ascii="Times New Roman" w:hAnsi="Times New Roman" w:cs="Times New Roman"/>
        </w:rPr>
        <w:t xml:space="preserve"> In the United States, there is less policing available that can oversight these crimes</w:t>
      </w:r>
      <w:r w:rsidR="007C1569">
        <w:rPr>
          <w:rFonts w:ascii="Times New Roman" w:hAnsi="Times New Roman" w:cs="Times New Roman"/>
        </w:rPr>
        <w:t xml:space="preserve"> </w:t>
      </w:r>
      <w:r w:rsidR="007C1569">
        <w:rPr>
          <w:rFonts w:ascii="Times New Roman" w:hAnsi="Times New Roman" w:cs="Times New Roman"/>
        </w:rPr>
        <w:fldChar w:fldCharType="begin"/>
      </w:r>
      <w:r w:rsidR="007C1569">
        <w:rPr>
          <w:rFonts w:ascii="Times New Roman" w:hAnsi="Times New Roman" w:cs="Times New Roman"/>
        </w:rPr>
        <w:instrText xml:space="preserve"> ADDIN ZOTERO_ITEM CSL_CITATION {"citationID":"ORgiEgRo","properties":{"formattedCitation":"(\\uc0\\u8220{}The Business of White Collar Crime,\\uc0\\u8221{} 2013)","plainCitation":"(“The Business of White Collar Crime,” 2013)","noteIndex":0},"citationItems":[{"id":2259,"uris":["http://zotero.org/users/local/KZl8ZL3A/items/9HZ8S8M9"],"uri":["http://zotero.org/users/local/KZl8ZL3A/items/9HZ8S8M9"],"itemData":{"id":2259,"type":"webpage","title":"The Business of White Collar Crime","URL":"https://www.youtube.com/watch?v=MEoYxQgYT2w","issued":{"date-parts":[["2013"]]}}}],"schema":"https://github.com/citation-style-language/schema/raw/master/csl-citation.json"} </w:instrText>
      </w:r>
      <w:r w:rsidR="007C1569">
        <w:rPr>
          <w:rFonts w:ascii="Times New Roman" w:hAnsi="Times New Roman" w:cs="Times New Roman"/>
        </w:rPr>
        <w:fldChar w:fldCharType="separate"/>
      </w:r>
      <w:r w:rsidR="007C1569" w:rsidRPr="007C1569">
        <w:rPr>
          <w:rFonts w:ascii="Times New Roman" w:hAnsi="Times New Roman" w:cs="Times New Roman"/>
        </w:rPr>
        <w:t>(“The Business of White Collar Crime,” 2013)</w:t>
      </w:r>
      <w:r w:rsidR="007C1569">
        <w:rPr>
          <w:rFonts w:ascii="Times New Roman" w:hAnsi="Times New Roman" w:cs="Times New Roman"/>
        </w:rPr>
        <w:fldChar w:fldCharType="end"/>
      </w:r>
      <w:r>
        <w:rPr>
          <w:rFonts w:ascii="Times New Roman" w:hAnsi="Times New Roman" w:cs="Times New Roman"/>
        </w:rPr>
        <w:t>. The result of this is an increased number of white collar crimes.</w:t>
      </w:r>
    </w:p>
    <w:p w:rsidR="00203969" w:rsidRDefault="00203969" w:rsidP="00203969">
      <w:pPr>
        <w:rPr>
          <w:rFonts w:ascii="Roboto" w:hAnsi="Roboto" w:hint="eastAsia"/>
          <w:color w:val="3C3C3C"/>
          <w:sz w:val="21"/>
          <w:szCs w:val="21"/>
          <w:shd w:val="clear" w:color="auto" w:fill="FAFAFA"/>
        </w:rPr>
      </w:pPr>
    </w:p>
    <w:p w:rsidR="00203969" w:rsidRDefault="00104C8F" w:rsidP="00203969">
      <w:pPr>
        <w:pStyle w:val="NormalWeb"/>
        <w:rPr>
          <w:rFonts w:asciiTheme="majorBidi" w:hAnsiTheme="majorBidi" w:cstheme="majorBidi"/>
          <w:color w:val="111111"/>
          <w:bdr w:val="none" w:sz="0" w:space="0" w:color="auto" w:frame="1"/>
        </w:rPr>
      </w:pPr>
      <w:r>
        <w:rPr>
          <w:rFonts w:asciiTheme="majorBidi" w:hAnsiTheme="majorBidi" w:cstheme="majorBidi"/>
          <w:color w:val="111111"/>
          <w:bdr w:val="none" w:sz="0" w:space="0" w:color="auto" w:frame="1"/>
        </w:rPr>
        <w:t>2.</w:t>
      </w:r>
    </w:p>
    <w:p w:rsidR="00203969" w:rsidRDefault="00104C8F" w:rsidP="00203969">
      <w:pPr>
        <w:pStyle w:val="NormalWeb"/>
        <w:ind w:firstLine="720"/>
      </w:pPr>
      <w:r>
        <w:rPr>
          <w:rFonts w:asciiTheme="majorBidi" w:hAnsiTheme="majorBidi" w:cstheme="majorBidi"/>
          <w:color w:val="111111"/>
          <w:bdr w:val="none" w:sz="0" w:space="0" w:color="auto" w:frame="1"/>
        </w:rPr>
        <w:t xml:space="preserve">White </w:t>
      </w:r>
      <w:r>
        <w:rPr>
          <w:rFonts w:asciiTheme="majorBidi" w:hAnsiTheme="majorBidi" w:cstheme="majorBidi"/>
          <w:color w:val="111111"/>
          <w:bdr w:val="none" w:sz="0" w:space="0" w:color="auto" w:frame="1"/>
        </w:rPr>
        <w:t>collar crimes are committed by high-class people. They can also easily get away with crimes as they can afford to defend themselves with better lawyers. These lawyers have proper knowledge of the system and can easily get them off</w:t>
      </w:r>
      <w:r w:rsidR="007C1569">
        <w:rPr>
          <w:rFonts w:asciiTheme="majorBidi" w:hAnsiTheme="majorBidi" w:cstheme="majorBidi"/>
          <w:color w:val="111111"/>
          <w:bdr w:val="none" w:sz="0" w:space="0" w:color="auto" w:frame="1"/>
        </w:rPr>
        <w:t xml:space="preserve"> </w:t>
      </w:r>
      <w:r w:rsidR="007C1569">
        <w:rPr>
          <w:rFonts w:asciiTheme="majorBidi" w:hAnsiTheme="majorBidi" w:cstheme="majorBidi"/>
          <w:color w:val="111111"/>
          <w:bdr w:val="none" w:sz="0" w:space="0" w:color="auto" w:frame="1"/>
        </w:rPr>
        <w:fldChar w:fldCharType="begin"/>
      </w:r>
      <w:r w:rsidR="007C1569">
        <w:rPr>
          <w:rFonts w:asciiTheme="majorBidi" w:hAnsiTheme="majorBidi" w:cstheme="majorBidi"/>
          <w:color w:val="111111"/>
          <w:bdr w:val="none" w:sz="0" w:space="0" w:color="auto" w:frame="1"/>
        </w:rPr>
        <w:instrText xml:space="preserve"> ADDIN ZOTERO_ITEM CSL_CITATION {"citationID":"CNVj2Khw","properties":{"formattedCitation":"(\\uc0\\u8220{}The Business of White Collar Crime,\\uc0\\u8221{} 2013)","plainCitation":"(“The Business of White Collar Crime,” 2013)","noteIndex":0},"citationItems":[{"id":2259,"uris":["http://zotero.org/users/local/KZl8ZL3A/items/9HZ8S8M9"],"uri":["http://zotero.org/users/local/KZl8ZL3A/items/9HZ8S8M9"],"itemData":{"id":2259,"type":"webpage","title":"The Business of White Collar Crime","URL":"https://www.youtube.com/watch?v=MEoYxQgYT2w","issued":{"date-parts":[["2013"]]}}}],"schema":"https://github.com/citation-style-language/schema/raw/master/csl-citation.json"} </w:instrText>
      </w:r>
      <w:r w:rsidR="007C1569">
        <w:rPr>
          <w:rFonts w:asciiTheme="majorBidi" w:hAnsiTheme="majorBidi" w:cstheme="majorBidi"/>
          <w:color w:val="111111"/>
          <w:bdr w:val="none" w:sz="0" w:space="0" w:color="auto" w:frame="1"/>
        </w:rPr>
        <w:fldChar w:fldCharType="separate"/>
      </w:r>
      <w:r w:rsidR="007C1569" w:rsidRPr="007C1569">
        <w:t>(“The Business of White Collar Crime,” 2013)</w:t>
      </w:r>
      <w:r w:rsidR="007C1569">
        <w:rPr>
          <w:rFonts w:asciiTheme="majorBidi" w:hAnsiTheme="majorBidi" w:cstheme="majorBidi"/>
          <w:color w:val="111111"/>
          <w:bdr w:val="none" w:sz="0" w:space="0" w:color="auto" w:frame="1"/>
        </w:rPr>
        <w:fldChar w:fldCharType="end"/>
      </w:r>
      <w:r>
        <w:rPr>
          <w:rFonts w:asciiTheme="majorBidi" w:hAnsiTheme="majorBidi" w:cstheme="majorBidi"/>
          <w:color w:val="111111"/>
          <w:bdr w:val="none" w:sz="0" w:space="0" w:color="auto" w:frame="1"/>
        </w:rPr>
        <w:t xml:space="preserve">.  </w:t>
      </w:r>
      <w:r w:rsidRPr="00BA1147">
        <w:t>Moreover, it is also very difficult to prove</w:t>
      </w:r>
      <w:r>
        <w:t xml:space="preserve"> these crimes as people are found </w:t>
      </w:r>
      <w:r w:rsidRPr="00B5146E">
        <w:t>r</w:t>
      </w:r>
      <w:r w:rsidRPr="00B5146E">
        <w:t>eluctance in defining the captains of industry as “criminals.</w:t>
      </w:r>
      <w:r>
        <w:rPr>
          <w:rFonts w:ascii="Roboto" w:hAnsi="Roboto"/>
          <w:color w:val="3C3C3C"/>
          <w:sz w:val="21"/>
          <w:szCs w:val="21"/>
          <w:shd w:val="clear" w:color="auto" w:fill="FAFAFA"/>
        </w:rPr>
        <w:t xml:space="preserve"> </w:t>
      </w:r>
      <w:r>
        <w:rPr>
          <w:rFonts w:asciiTheme="majorBidi" w:hAnsiTheme="majorBidi" w:cstheme="majorBidi"/>
          <w:color w:val="111111"/>
          <w:bdr w:val="none" w:sz="0" w:space="0" w:color="auto" w:frame="1"/>
        </w:rPr>
        <w:t>In the 1920s, the United States has passed antitrust laws and in 1930s it has passed social welfare laws. This was the time of Great Depression and people were striving hard to rebuild their fin</w:t>
      </w:r>
      <w:r>
        <w:rPr>
          <w:rFonts w:asciiTheme="majorBidi" w:hAnsiTheme="majorBidi" w:cstheme="majorBidi"/>
          <w:color w:val="111111"/>
          <w:bdr w:val="none" w:sz="0" w:space="0" w:color="auto" w:frame="1"/>
        </w:rPr>
        <w:t>ancial security</w:t>
      </w:r>
      <w:r w:rsidR="007C1569">
        <w:rPr>
          <w:rFonts w:asciiTheme="majorBidi" w:hAnsiTheme="majorBidi" w:cstheme="majorBidi"/>
          <w:color w:val="111111"/>
          <w:bdr w:val="none" w:sz="0" w:space="0" w:color="auto" w:frame="1"/>
        </w:rPr>
        <w:t xml:space="preserve"> </w:t>
      </w:r>
      <w:r w:rsidR="007C1569">
        <w:rPr>
          <w:rFonts w:asciiTheme="majorBidi" w:hAnsiTheme="majorBidi" w:cstheme="majorBidi"/>
          <w:color w:val="111111"/>
          <w:bdr w:val="none" w:sz="0" w:space="0" w:color="auto" w:frame="1"/>
        </w:rPr>
        <w:fldChar w:fldCharType="begin"/>
      </w:r>
      <w:r w:rsidR="007C1569">
        <w:rPr>
          <w:rFonts w:asciiTheme="majorBidi" w:hAnsiTheme="majorBidi" w:cstheme="majorBidi"/>
          <w:color w:val="111111"/>
          <w:bdr w:val="none" w:sz="0" w:space="0" w:color="auto" w:frame="1"/>
        </w:rPr>
        <w:instrText xml:space="preserve"> ADDIN ZOTERO_ITEM CSL_CITATION {"citationID":"FbEKabhD","properties":{"formattedCitation":"(\\uc0\\u8220{}The Business of White Collar Crime,\\uc0\\u8221{} 2013)","plainCitation":"(“The Business of White Collar Crime,” 2013)","noteIndex":0},"citationItems":[{"id":2259,"uris":["http://zotero.org/users/local/KZl8ZL3A/items/9HZ8S8M9"],"uri":["http://zotero.org/users/local/KZl8ZL3A/items/9HZ8S8M9"],"itemData":{"id":2259,"type":"webpage","title":"The Business of White Collar Crime","URL":"https://www.youtube.com/watch?v=MEoYxQgYT2w","issued":{"date-parts":[["2013"]]}}}],"schema":"https://github.com/citation-style-language/schema/raw/master/csl-citation.json"} </w:instrText>
      </w:r>
      <w:r w:rsidR="007C1569">
        <w:rPr>
          <w:rFonts w:asciiTheme="majorBidi" w:hAnsiTheme="majorBidi" w:cstheme="majorBidi"/>
          <w:color w:val="111111"/>
          <w:bdr w:val="none" w:sz="0" w:space="0" w:color="auto" w:frame="1"/>
        </w:rPr>
        <w:fldChar w:fldCharType="separate"/>
      </w:r>
      <w:r w:rsidR="007C1569" w:rsidRPr="007C1569">
        <w:t>(“The Business of White Collar Crime,” 2013)</w:t>
      </w:r>
      <w:r w:rsidR="007C1569">
        <w:rPr>
          <w:rFonts w:asciiTheme="majorBidi" w:hAnsiTheme="majorBidi" w:cstheme="majorBidi"/>
          <w:color w:val="111111"/>
          <w:bdr w:val="none" w:sz="0" w:space="0" w:color="auto" w:frame="1"/>
        </w:rPr>
        <w:fldChar w:fldCharType="end"/>
      </w:r>
      <w:r>
        <w:rPr>
          <w:rFonts w:asciiTheme="majorBidi" w:hAnsiTheme="majorBidi" w:cstheme="majorBidi"/>
          <w:color w:val="111111"/>
          <w:bdr w:val="none" w:sz="0" w:space="0" w:color="auto" w:frame="1"/>
        </w:rPr>
        <w:t xml:space="preserve"> It was then easier to take advantage of </w:t>
      </w:r>
      <w:r>
        <w:rPr>
          <w:rFonts w:asciiTheme="majorBidi" w:hAnsiTheme="majorBidi" w:cstheme="majorBidi"/>
          <w:color w:val="111111"/>
          <w:bdr w:val="none" w:sz="0" w:space="0" w:color="auto" w:frame="1"/>
        </w:rPr>
        <w:t xml:space="preserve">these people. Moreover, society also does not pay attention to these criminals and they continue their activities. There is an unlimited financial crisis as a result of these white collar crimes. This lead to the loss of people's faith in the </w:t>
      </w:r>
      <w:r w:rsidRPr="001A67EB">
        <w:rPr>
          <w:rFonts w:asciiTheme="majorBidi" w:hAnsiTheme="majorBidi" w:cstheme="majorBidi"/>
          <w:color w:val="111111"/>
          <w:bdr w:val="none" w:sz="0" w:space="0" w:color="auto" w:frame="1"/>
        </w:rPr>
        <w:t>financial ins</w:t>
      </w:r>
      <w:r w:rsidRPr="001A67EB">
        <w:rPr>
          <w:rFonts w:asciiTheme="majorBidi" w:hAnsiTheme="majorBidi" w:cstheme="majorBidi"/>
          <w:color w:val="111111"/>
          <w:bdr w:val="none" w:sz="0" w:space="0" w:color="auto" w:frame="1"/>
        </w:rPr>
        <w:t>t</w:t>
      </w:r>
      <w:r w:rsidRPr="003E6572">
        <w:t xml:space="preserve">itutions. To stop these crimes, financial services industry developed lobbying having 28 lobbyists for every member of Congress. These were aimed to found ways to stop the system to accommodate the white collar crimes. </w:t>
      </w:r>
      <w:r>
        <w:t>They report the crime as soon as the</w:t>
      </w:r>
      <w:r>
        <w:t xml:space="preserve">y find it. </w:t>
      </w:r>
    </w:p>
    <w:p w:rsidR="00203969" w:rsidRDefault="00104C8F" w:rsidP="00203969">
      <w:pPr>
        <w:pStyle w:val="NormalWeb"/>
        <w:ind w:firstLine="720"/>
      </w:pPr>
      <w:r w:rsidRPr="003E6572">
        <w:t>Moynihan has proposed another strategy of reducing these crimes and rebuilding people, trust in financial institutions to take these crimes as “a lot of behavior that’s not good for us.”</w:t>
      </w:r>
      <w:r>
        <w:t xml:space="preserve"> </w:t>
      </w:r>
      <w:r w:rsidRPr="003E6572">
        <w:t>By taking this in this way will stop people from commutin</w:t>
      </w:r>
      <w:r w:rsidRPr="003E6572">
        <w:t>g these crimes. These crimes must also be reported to show the criminals activities to society and must be separated from the system.</w:t>
      </w:r>
      <w:r>
        <w:t xml:space="preserve"> In </w:t>
      </w:r>
      <w:r>
        <w:lastRenderedPageBreak/>
        <w:t>addition, system restructuring can be used to stop the offenders of these crimes. When white collar criminal will be se</w:t>
      </w:r>
      <w:r>
        <w:t xml:space="preserve">parated from their institutions and reported then people will again be ready to invest and rebuild the financial system and stopping any more financial crisis. </w:t>
      </w:r>
    </w:p>
    <w:p w:rsidR="00203969" w:rsidRDefault="00203969" w:rsidP="00203969">
      <w:pPr>
        <w:pStyle w:val="NormalWeb"/>
        <w:ind w:firstLine="720"/>
        <w:rPr>
          <w:rFonts w:ascii="Roboto" w:hAnsi="Roboto" w:hint="eastAsia"/>
          <w:color w:val="3C3C3C"/>
          <w:sz w:val="21"/>
          <w:szCs w:val="21"/>
          <w:shd w:val="clear" w:color="auto" w:fill="FAFAFA"/>
        </w:rPr>
      </w:pPr>
    </w:p>
    <w:p w:rsidR="00203969" w:rsidRPr="005E1BC3" w:rsidRDefault="00203969" w:rsidP="00203969"/>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7B5D65" w:rsidRDefault="007B5D65" w:rsidP="000B0216">
      <w:pPr>
        <w:ind w:firstLine="0"/>
        <w:jc w:val="center"/>
        <w:rPr>
          <w:rFonts w:ascii="Times New Roman" w:hAnsi="Times New Roman" w:cs="Times New Roman"/>
        </w:rPr>
      </w:pPr>
    </w:p>
    <w:p w:rsidR="002F170D" w:rsidRDefault="00104C8F" w:rsidP="000B0216">
      <w:pPr>
        <w:ind w:firstLine="0"/>
        <w:jc w:val="center"/>
        <w:rPr>
          <w:rFonts w:ascii="Times New Roman" w:hAnsi="Times New Roman" w:cs="Times New Roman"/>
        </w:rPr>
      </w:pPr>
      <w:r>
        <w:rPr>
          <w:rFonts w:ascii="Times New Roman" w:hAnsi="Times New Roman" w:cs="Times New Roman"/>
        </w:rPr>
        <w:lastRenderedPageBreak/>
        <w:t>References</w:t>
      </w:r>
    </w:p>
    <w:p w:rsidR="007B5D65" w:rsidRPr="007B5D65" w:rsidRDefault="00104C8F" w:rsidP="007B5D6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B5D65">
        <w:rPr>
          <w:rFonts w:ascii="Times New Roman" w:hAnsi="Times New Roman" w:cs="Times New Roman"/>
        </w:rPr>
        <w:t>The Business of White Collar Crime. (2013). Retrieved from https://www.youtube.com/watch?v=MEoYxQgYT2w</w:t>
      </w:r>
    </w:p>
    <w:p w:rsidR="007B5D65" w:rsidRPr="007B5D65" w:rsidRDefault="00104C8F" w:rsidP="007B5D65">
      <w:pPr>
        <w:pStyle w:val="Bibliography"/>
        <w:rPr>
          <w:rFonts w:ascii="Times New Roman" w:hAnsi="Times New Roman" w:cs="Times New Roman"/>
        </w:rPr>
      </w:pPr>
      <w:r w:rsidRPr="007B5D65">
        <w:rPr>
          <w:rFonts w:ascii="Times New Roman" w:hAnsi="Times New Roman" w:cs="Times New Roman"/>
        </w:rPr>
        <w:t xml:space="preserve">Van Slyke, S. R., Benson, M. L., &amp; Cullen, F. T. (2016). </w:t>
      </w:r>
      <w:r w:rsidRPr="007B5D65">
        <w:rPr>
          <w:rFonts w:ascii="Times New Roman" w:hAnsi="Times New Roman" w:cs="Times New Roman"/>
          <w:i/>
          <w:iCs/>
        </w:rPr>
        <w:t xml:space="preserve">The Oxford handbook </w:t>
      </w:r>
      <w:r w:rsidRPr="007B5D65">
        <w:rPr>
          <w:rFonts w:ascii="Times New Roman" w:hAnsi="Times New Roman" w:cs="Times New Roman"/>
          <w:i/>
          <w:iCs/>
        </w:rPr>
        <w:t>of white-collar crime</w:t>
      </w:r>
      <w:r w:rsidRPr="007B5D65">
        <w:rPr>
          <w:rFonts w:ascii="Times New Roman" w:hAnsi="Times New Roman" w:cs="Times New Roman"/>
        </w:rPr>
        <w:t>. Oxford University Press.</w:t>
      </w:r>
    </w:p>
    <w:p w:rsidR="00203969" w:rsidRPr="002F170D" w:rsidRDefault="00104C8F" w:rsidP="00E56282">
      <w:pPr>
        <w:ind w:firstLine="0"/>
      </w:pPr>
      <w:r>
        <w:fldChar w:fldCharType="end"/>
      </w:r>
    </w:p>
    <w:sectPr w:rsidR="00203969"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4C8F" w:rsidRDefault="00104C8F">
      <w:pPr>
        <w:spacing w:line="240" w:lineRule="auto"/>
      </w:pPr>
      <w:r>
        <w:separator/>
      </w:r>
    </w:p>
  </w:endnote>
  <w:endnote w:type="continuationSeparator" w:id="0">
    <w:p w:rsidR="00104C8F" w:rsidRDefault="00104C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Roboto">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4C8F" w:rsidRDefault="00104C8F">
      <w:pPr>
        <w:spacing w:line="240" w:lineRule="auto"/>
      </w:pPr>
      <w:r>
        <w:separator/>
      </w:r>
    </w:p>
  </w:footnote>
  <w:footnote w:type="continuationSeparator" w:id="0">
    <w:p w:rsidR="00104C8F" w:rsidRDefault="00104C8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Pr="00312606" w:rsidRDefault="00104C8F" w:rsidP="00312606">
    <w:pPr>
      <w:pStyle w:val="Header"/>
    </w:pPr>
    <w:r>
      <w:rPr>
        <w:rFonts w:ascii="Times New Roman" w:hAnsi="Times New Roman" w:cs="Times New Roman"/>
      </w:rPr>
      <w:t>ESSAY</w:t>
    </w:r>
    <w:r w:rsidRPr="008B69FF">
      <w:rPr>
        <w:rFonts w:ascii="Times New Roman" w:hAnsi="Times New Roman" w:cs="Times New Roman"/>
      </w:rPr>
      <w:tab/>
    </w:r>
    <w:r w:rsidRPr="008B69FF">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9FF" w:rsidRPr="008B69FF" w:rsidRDefault="00104C8F" w:rsidP="008B69FF">
    <w:pPr>
      <w:pStyle w:val="Header"/>
      <w:rPr>
        <w:rFonts w:ascii="Times New Roman" w:hAnsi="Times New Roman" w:cs="Times New Roman"/>
      </w:rPr>
    </w:pPr>
    <w:r w:rsidRPr="008B69FF">
      <w:rPr>
        <w:rFonts w:ascii="Times New Roman" w:hAnsi="Times New Roman" w:cs="Times New Roman"/>
      </w:rPr>
      <w:t xml:space="preserve">Running head: </w:t>
    </w:r>
    <w:r w:rsidR="00312606">
      <w:rPr>
        <w:rFonts w:ascii="Times New Roman" w:hAnsi="Times New Roman" w:cs="Times New Roman"/>
      </w:rPr>
      <w:t>ESSAY</w:t>
    </w:r>
    <w:r w:rsidR="00312606" w:rsidRPr="008B69FF">
      <w:rPr>
        <w:rFonts w:ascii="Times New Roman" w:hAnsi="Times New Roman" w:cs="Times New Roman"/>
      </w:rPr>
      <w:tab/>
    </w:r>
    <w:r w:rsidR="00312606"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00312606">
      <w:rPr>
        <w:rFonts w:ascii="Times New Roman" w:hAnsi="Times New Roman" w:cs="Times New Roman"/>
      </w:rPr>
      <w:tab/>
    </w:r>
    <w:r w:rsidR="00312606">
      <w:rPr>
        <w:rFonts w:ascii="Times New Roman" w:hAnsi="Times New Roman" w:cs="Times New Roman"/>
      </w:rPr>
      <w:tab/>
    </w:r>
    <w:r w:rsidR="00312606">
      <w:rPr>
        <w:rFonts w:ascii="Times New Roman" w:hAnsi="Times New Roman" w:cs="Times New Roman"/>
      </w:rPr>
      <w:tab/>
    </w:r>
    <w:r w:rsidRPr="008B69FF">
      <w:rPr>
        <w:rFonts w:ascii="Times New Roman" w:hAnsi="Times New Roman" w:cs="Times New Roman"/>
      </w:rPr>
      <w:tab/>
      <w:t xml:space="preserve">      1</w:t>
    </w:r>
  </w:p>
  <w:p w:rsidR="00E81978" w:rsidRPr="008B69FF" w:rsidRDefault="00E81978">
    <w:pPr>
      <w:pStyle w:val="Header"/>
      <w:rPr>
        <w:rStyle w:val="Strong"/>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MbKwNDUxsTQ3szRQ0lEKTi0uzszPAykwrQUAbvCEyywAAAA="/>
  </w:docVars>
  <w:rsids>
    <w:rsidRoot w:val="005C39B5"/>
    <w:rsid w:val="000253E5"/>
    <w:rsid w:val="000A40AE"/>
    <w:rsid w:val="000B0216"/>
    <w:rsid w:val="000D3F41"/>
    <w:rsid w:val="00104C8F"/>
    <w:rsid w:val="001A67EB"/>
    <w:rsid w:val="001D47C7"/>
    <w:rsid w:val="00203969"/>
    <w:rsid w:val="002E7A1A"/>
    <w:rsid w:val="002F170D"/>
    <w:rsid w:val="00303CA5"/>
    <w:rsid w:val="003079E0"/>
    <w:rsid w:val="00312606"/>
    <w:rsid w:val="00325707"/>
    <w:rsid w:val="00355DCA"/>
    <w:rsid w:val="003B5824"/>
    <w:rsid w:val="003D3885"/>
    <w:rsid w:val="003E6572"/>
    <w:rsid w:val="0042442B"/>
    <w:rsid w:val="0043215F"/>
    <w:rsid w:val="004724D7"/>
    <w:rsid w:val="004E75C4"/>
    <w:rsid w:val="004E76E3"/>
    <w:rsid w:val="00504907"/>
    <w:rsid w:val="0051485B"/>
    <w:rsid w:val="005211E4"/>
    <w:rsid w:val="00551A02"/>
    <w:rsid w:val="005534FA"/>
    <w:rsid w:val="0056096C"/>
    <w:rsid w:val="005B3A43"/>
    <w:rsid w:val="005B6F3D"/>
    <w:rsid w:val="005C39B5"/>
    <w:rsid w:val="005D3A03"/>
    <w:rsid w:val="005E1BC3"/>
    <w:rsid w:val="0068032B"/>
    <w:rsid w:val="00692D73"/>
    <w:rsid w:val="006E4508"/>
    <w:rsid w:val="00746DFB"/>
    <w:rsid w:val="0075615E"/>
    <w:rsid w:val="007B5D65"/>
    <w:rsid w:val="007C1569"/>
    <w:rsid w:val="007F064E"/>
    <w:rsid w:val="008002C0"/>
    <w:rsid w:val="008B69FF"/>
    <w:rsid w:val="008C5323"/>
    <w:rsid w:val="008D477A"/>
    <w:rsid w:val="00994E07"/>
    <w:rsid w:val="009A15B4"/>
    <w:rsid w:val="009A6A3B"/>
    <w:rsid w:val="00A7206D"/>
    <w:rsid w:val="00AE7D4F"/>
    <w:rsid w:val="00B02434"/>
    <w:rsid w:val="00B5146E"/>
    <w:rsid w:val="00B823AA"/>
    <w:rsid w:val="00BA1147"/>
    <w:rsid w:val="00BA45DB"/>
    <w:rsid w:val="00BD6A80"/>
    <w:rsid w:val="00BF4184"/>
    <w:rsid w:val="00C0601E"/>
    <w:rsid w:val="00C31D30"/>
    <w:rsid w:val="00C95C69"/>
    <w:rsid w:val="00CB60B0"/>
    <w:rsid w:val="00CD6E39"/>
    <w:rsid w:val="00CF6E91"/>
    <w:rsid w:val="00D00385"/>
    <w:rsid w:val="00D201B6"/>
    <w:rsid w:val="00D70916"/>
    <w:rsid w:val="00D85B68"/>
    <w:rsid w:val="00E44478"/>
    <w:rsid w:val="00E56282"/>
    <w:rsid w:val="00E6004D"/>
    <w:rsid w:val="00E81978"/>
    <w:rsid w:val="00E960F9"/>
    <w:rsid w:val="00ED5C24"/>
    <w:rsid w:val="00EE35C0"/>
    <w:rsid w:val="00EE5314"/>
    <w:rsid w:val="00F379B7"/>
    <w:rsid w:val="00F525FA"/>
    <w:rsid w:val="00FC60E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508</Words>
  <Characters>8596</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06-07T10:41:00Z</dcterms:created>
  <dcterms:modified xsi:type="dcterms:W3CDTF">2019-06-07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PFZmV3z"/&gt;&lt;style id="http://www.zotero.org/styles/apa" locale="en-US" hasBibliography="1" bibliographyStyleHasBeenSet="1"/&gt;&lt;prefs&gt;&lt;pref name="fieldType" value="Field"/&gt;&lt;/prefs&gt;&lt;/data&gt;</vt:lpwstr>
  </property>
</Properties>
</file>